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06D0F33" w14:textId="37B38F76" w:rsidR="009B0895" w:rsidRPr="00AC23D4" w:rsidRDefault="00FF7206" w:rsidP="00A4554A">
      <w:pPr>
        <w:jc w:val="center"/>
        <w:rPr>
          <w:b/>
          <w:sz w:val="28"/>
          <w:lang w:val="en-US"/>
        </w:rPr>
      </w:pPr>
      <w:bookmarkStart w:id="0" w:name="_Toc498510185"/>
      <w:r>
        <w:rPr>
          <w:b/>
          <w:sz w:val="28"/>
          <w:lang w:val="en-US"/>
        </w:rPr>
        <w:t xml:space="preserve">IHOSPITAL – A </w:t>
      </w:r>
      <w:r w:rsidR="00CA2A03">
        <w:rPr>
          <w:b/>
          <w:sz w:val="28"/>
          <w:lang w:val="en-US"/>
        </w:rPr>
        <w:t xml:space="preserve">OPEN SOURCE TOOL FOR </w:t>
      </w:r>
      <w:proofErr w:type="gramStart"/>
      <w:r w:rsidR="00CA2A03">
        <w:rPr>
          <w:b/>
          <w:sz w:val="28"/>
          <w:lang w:val="en-US"/>
        </w:rPr>
        <w:t>ANALYSIS  PUBLIC</w:t>
      </w:r>
      <w:proofErr w:type="gramEnd"/>
      <w:r w:rsidR="00CA2A03">
        <w:rPr>
          <w:b/>
          <w:sz w:val="28"/>
          <w:lang w:val="en-US"/>
        </w:rPr>
        <w:t xml:space="preserve"> HOSPITAL DATA </w:t>
      </w:r>
    </w:p>
    <w:p w14:paraId="7B9A8B4C" w14:textId="77777777" w:rsidR="00D34FD8" w:rsidRPr="00AC23D4" w:rsidRDefault="00D34FD8" w:rsidP="00D34FD8">
      <w:pPr>
        <w:jc w:val="center"/>
        <w:rPr>
          <w:rStyle w:val="hps"/>
          <w:sz w:val="28"/>
          <w:lang w:val="en-US"/>
        </w:rPr>
      </w:pPr>
    </w:p>
    <w:p w14:paraId="72DEDC11" w14:textId="72A6C4DE" w:rsidR="00D34FD8" w:rsidRPr="00AC23D4" w:rsidRDefault="007940C4" w:rsidP="00D34FD8">
      <w:pPr>
        <w:jc w:val="center"/>
        <w:rPr>
          <w:sz w:val="28"/>
          <w:lang w:val="en-US"/>
        </w:rPr>
      </w:pPr>
      <w:r>
        <w:rPr>
          <w:rStyle w:val="hps"/>
          <w:sz w:val="28"/>
          <w:lang w:val="en-US"/>
        </w:rPr>
        <w:t>Joctã Torres</w:t>
      </w:r>
      <w:r>
        <w:rPr>
          <w:rStyle w:val="hps"/>
          <w:sz w:val="28"/>
          <w:vertAlign w:val="superscript"/>
          <w:lang w:val="en-US"/>
        </w:rPr>
        <w:t>3</w:t>
      </w:r>
      <w:r w:rsidRPr="007940C4">
        <w:rPr>
          <w:rStyle w:val="hps"/>
          <w:sz w:val="28"/>
          <w:lang w:val="en-US"/>
        </w:rPr>
        <w:t>, Rafael Melo</w:t>
      </w:r>
      <w:r w:rsidRPr="007940C4">
        <w:rPr>
          <w:rStyle w:val="hps"/>
          <w:sz w:val="28"/>
          <w:vertAlign w:val="superscript"/>
          <w:lang w:val="en-US"/>
        </w:rPr>
        <w:t>3</w:t>
      </w:r>
      <w:r w:rsidRPr="007940C4">
        <w:rPr>
          <w:rStyle w:val="hps"/>
          <w:sz w:val="28"/>
          <w:lang w:val="en-US"/>
        </w:rPr>
        <w:t>, João Villas-Boas</w:t>
      </w:r>
      <w:r w:rsidRPr="007940C4">
        <w:rPr>
          <w:rStyle w:val="hps"/>
          <w:sz w:val="28"/>
          <w:vertAlign w:val="superscript"/>
          <w:lang w:val="en-US"/>
        </w:rPr>
        <w:t>3</w:t>
      </w:r>
      <w:r w:rsidRPr="007940C4">
        <w:rPr>
          <w:rStyle w:val="hps"/>
          <w:sz w:val="28"/>
          <w:lang w:val="en-US"/>
        </w:rPr>
        <w:t>,</w:t>
      </w:r>
      <w:r w:rsidR="00B236DB" w:rsidRPr="00AC23D4">
        <w:rPr>
          <w:rStyle w:val="hps"/>
          <w:sz w:val="28"/>
          <w:lang w:val="en-US"/>
        </w:rPr>
        <w:t xml:space="preserve"> </w:t>
      </w:r>
      <w:r w:rsidR="0056595B" w:rsidRPr="00AC23D4">
        <w:rPr>
          <w:rStyle w:val="hps"/>
          <w:sz w:val="28"/>
          <w:lang w:val="en-US"/>
        </w:rPr>
        <w:t>Ricardo Khouri</w:t>
      </w:r>
      <w:r w:rsidR="0056595B" w:rsidRPr="00AC23D4">
        <w:rPr>
          <w:rStyle w:val="hps"/>
          <w:sz w:val="28"/>
          <w:vertAlign w:val="superscript"/>
          <w:lang w:val="en-US"/>
        </w:rPr>
        <w:t>1</w:t>
      </w:r>
      <w:r w:rsidR="009B0895" w:rsidRPr="00AC23D4">
        <w:rPr>
          <w:rStyle w:val="hps"/>
          <w:sz w:val="28"/>
          <w:vertAlign w:val="superscript"/>
          <w:lang w:val="en-US"/>
        </w:rPr>
        <w:t>,2</w:t>
      </w:r>
      <w:r>
        <w:rPr>
          <w:rStyle w:val="hps"/>
          <w:sz w:val="28"/>
          <w:lang w:val="en-US"/>
        </w:rPr>
        <w:t xml:space="preserve"> and </w:t>
      </w:r>
      <w:r w:rsidRPr="00AC23D4">
        <w:rPr>
          <w:rStyle w:val="hps"/>
          <w:sz w:val="28"/>
          <w:lang w:val="en-US"/>
        </w:rPr>
        <w:t>Felipe Torres</w:t>
      </w:r>
      <w:proofErr w:type="gramStart"/>
      <w:r w:rsidRPr="00AC23D4">
        <w:rPr>
          <w:rStyle w:val="hps"/>
          <w:sz w:val="28"/>
          <w:vertAlign w:val="superscript"/>
          <w:lang w:val="en-US"/>
        </w:rPr>
        <w:t>1,*</w:t>
      </w:r>
      <w:proofErr w:type="gramEnd"/>
      <w:r>
        <w:rPr>
          <w:rStyle w:val="hps"/>
          <w:sz w:val="28"/>
          <w:vertAlign w:val="superscript"/>
          <w:lang w:val="en-US"/>
        </w:rPr>
        <w:t xml:space="preserve"> </w:t>
      </w:r>
      <w:r w:rsidR="0056595B" w:rsidRPr="00AC23D4">
        <w:rPr>
          <w:rStyle w:val="hps"/>
          <w:sz w:val="28"/>
          <w:lang w:val="en-US"/>
        </w:rPr>
        <w:t xml:space="preserve"> </w:t>
      </w:r>
    </w:p>
    <w:p w14:paraId="6AAD62F2" w14:textId="77777777" w:rsidR="00D34FD8" w:rsidRPr="00AC23D4" w:rsidRDefault="00D34FD8" w:rsidP="00D34FD8">
      <w:pPr>
        <w:rPr>
          <w:lang w:val="en-US"/>
        </w:rPr>
      </w:pPr>
    </w:p>
    <w:p w14:paraId="7089BE0C" w14:textId="4B87F71D" w:rsidR="00C0091B" w:rsidRPr="00AC23D4" w:rsidRDefault="009B0895" w:rsidP="009B0895">
      <w:pPr>
        <w:rPr>
          <w:lang w:val="en-US"/>
        </w:rPr>
      </w:pPr>
      <w:r w:rsidRPr="00AC23D4">
        <w:rPr>
          <w:vertAlign w:val="superscript"/>
          <w:lang w:val="en-US"/>
        </w:rPr>
        <w:t xml:space="preserve">1 </w:t>
      </w:r>
      <w:r w:rsidRPr="00AC23D4">
        <w:rPr>
          <w:lang w:val="en-US"/>
        </w:rPr>
        <w:t xml:space="preserve">Postgraduate Course in Biotechnology in Health and Investigative Medicine – </w:t>
      </w:r>
      <w:proofErr w:type="gramStart"/>
      <w:r w:rsidRPr="00AC23D4">
        <w:rPr>
          <w:lang w:val="en-US"/>
        </w:rPr>
        <w:t>FIOCRUZ,  Waldemar</w:t>
      </w:r>
      <w:proofErr w:type="gramEnd"/>
      <w:r w:rsidRPr="00AC23D4">
        <w:rPr>
          <w:lang w:val="en-US"/>
        </w:rPr>
        <w:t xml:space="preserve"> </w:t>
      </w:r>
      <w:proofErr w:type="spellStart"/>
      <w:r w:rsidRPr="00AC23D4">
        <w:rPr>
          <w:lang w:val="en-US"/>
        </w:rPr>
        <w:t>Falcão</w:t>
      </w:r>
      <w:proofErr w:type="spellEnd"/>
      <w:r w:rsidRPr="00AC23D4">
        <w:rPr>
          <w:lang w:val="en-US"/>
        </w:rPr>
        <w:t xml:space="preserve"> Street, 121, </w:t>
      </w:r>
      <w:proofErr w:type="spellStart"/>
      <w:r w:rsidRPr="00AC23D4">
        <w:rPr>
          <w:lang w:val="en-US"/>
        </w:rPr>
        <w:t>Candeal</w:t>
      </w:r>
      <w:proofErr w:type="spellEnd"/>
      <w:r w:rsidRPr="00AC23D4">
        <w:rPr>
          <w:lang w:val="en-US"/>
        </w:rPr>
        <w:t xml:space="preserve">, Salvador, Bahia, Brazil </w:t>
      </w:r>
      <w:r w:rsidR="00D34FD8" w:rsidRPr="00AC23D4">
        <w:rPr>
          <w:lang w:val="en-US"/>
        </w:rPr>
        <w:t xml:space="preserve"> </w:t>
      </w:r>
    </w:p>
    <w:p w14:paraId="047920B2" w14:textId="0DDA4FA0" w:rsidR="00C0091B" w:rsidRDefault="00C0091B" w:rsidP="007940C4">
      <w:pPr>
        <w:tabs>
          <w:tab w:val="clear" w:pos="851"/>
        </w:tabs>
        <w:rPr>
          <w:vertAlign w:val="superscript"/>
          <w:lang w:val="en-US"/>
        </w:rPr>
      </w:pPr>
      <w:r w:rsidRPr="00AC23D4">
        <w:rPr>
          <w:vertAlign w:val="superscript"/>
          <w:lang w:val="en-US"/>
        </w:rPr>
        <w:t>2</w:t>
      </w:r>
      <w:r w:rsidRPr="00AC23D4">
        <w:rPr>
          <w:lang w:val="en-US"/>
        </w:rPr>
        <w:t xml:space="preserve"> KU Leuven—University of Leuven, Department of Microbiology and Immunology, </w:t>
      </w:r>
      <w:proofErr w:type="spellStart"/>
      <w:r w:rsidRPr="00AC23D4">
        <w:rPr>
          <w:lang w:val="en-US"/>
        </w:rPr>
        <w:t>Rega</w:t>
      </w:r>
      <w:proofErr w:type="spellEnd"/>
      <w:r w:rsidRPr="00AC23D4">
        <w:rPr>
          <w:lang w:val="en-US"/>
        </w:rPr>
        <w:t xml:space="preserve"> Institute for Medical Research, Clinical and Epidemiological Virology, </w:t>
      </w:r>
      <w:proofErr w:type="spellStart"/>
      <w:r w:rsidRPr="00AC23D4">
        <w:rPr>
          <w:lang w:val="en-US"/>
        </w:rPr>
        <w:t>Minderbroedersstraat</w:t>
      </w:r>
      <w:proofErr w:type="spellEnd"/>
      <w:r w:rsidRPr="00AC23D4">
        <w:rPr>
          <w:lang w:val="en-US"/>
        </w:rPr>
        <w:t xml:space="preserve"> 10, Leuven 3000, Belgium </w:t>
      </w:r>
    </w:p>
    <w:p w14:paraId="0B2D6613" w14:textId="1A0AC58E" w:rsidR="007940C4" w:rsidRPr="007940C4" w:rsidRDefault="007940C4" w:rsidP="007940C4">
      <w:pPr>
        <w:tabs>
          <w:tab w:val="clear" w:pos="851"/>
        </w:tabs>
        <w:rPr>
          <w:lang w:val="en-US"/>
        </w:rPr>
      </w:pPr>
      <w:r>
        <w:rPr>
          <w:vertAlign w:val="superscript"/>
          <w:lang w:val="en-US"/>
        </w:rPr>
        <w:t>3</w:t>
      </w:r>
      <w:r>
        <w:rPr>
          <w:lang w:val="en-US"/>
        </w:rPr>
        <w:t xml:space="preserve"> UNIFACS – University of Salvador,</w:t>
      </w:r>
      <w:r w:rsidRPr="007940C4">
        <w:t xml:space="preserve"> </w:t>
      </w:r>
      <w:r>
        <w:t xml:space="preserve">José Peroba </w:t>
      </w:r>
      <w:proofErr w:type="spellStart"/>
      <w:r>
        <w:t>Doctor</w:t>
      </w:r>
      <w:proofErr w:type="spellEnd"/>
      <w:r>
        <w:t xml:space="preserve"> Street, 251,</w:t>
      </w:r>
      <w:r>
        <w:rPr>
          <w:lang w:val="en-US"/>
        </w:rPr>
        <w:t xml:space="preserve"> Salvador, Bahia.</w:t>
      </w:r>
    </w:p>
    <w:p w14:paraId="18C26A93" w14:textId="77777777" w:rsidR="00C0091B" w:rsidRPr="00AC23D4" w:rsidRDefault="00C0091B" w:rsidP="00C0091B">
      <w:pPr>
        <w:tabs>
          <w:tab w:val="clear" w:pos="851"/>
        </w:tabs>
        <w:spacing w:line="240" w:lineRule="auto"/>
        <w:jc w:val="left"/>
        <w:rPr>
          <w:b/>
          <w:lang w:val="en-US"/>
        </w:rPr>
      </w:pPr>
    </w:p>
    <w:p w14:paraId="18B9D7FA" w14:textId="3A85C4C7" w:rsidR="00D34FD8" w:rsidRPr="00AC23D4" w:rsidRDefault="00700220" w:rsidP="00D34FD8">
      <w:pPr>
        <w:rPr>
          <w:b/>
          <w:lang w:val="en-US"/>
        </w:rPr>
      </w:pPr>
      <w:r w:rsidRPr="00AC23D4">
        <w:rPr>
          <w:b/>
          <w:vertAlign w:val="superscript"/>
          <w:lang w:val="en-US"/>
        </w:rPr>
        <w:t>*</w:t>
      </w:r>
      <w:r w:rsidR="00D34FD8" w:rsidRPr="00AC23D4">
        <w:rPr>
          <w:b/>
          <w:lang w:val="en-US"/>
        </w:rPr>
        <w:t>fgtorres18@gmail.com;</w:t>
      </w:r>
    </w:p>
    <w:p w14:paraId="2C9F412D" w14:textId="77777777" w:rsidR="00D34FD8" w:rsidRPr="00AC23D4" w:rsidRDefault="00D34FD8" w:rsidP="00D34FD8">
      <w:pPr>
        <w:rPr>
          <w:lang w:val="en-US"/>
        </w:rPr>
      </w:pPr>
    </w:p>
    <w:p w14:paraId="74942D64" w14:textId="3D617361" w:rsidR="00D34FD8" w:rsidRPr="00AC23D4" w:rsidRDefault="00367627" w:rsidP="00D34FD8">
      <w:pPr>
        <w:rPr>
          <w:b/>
          <w:lang w:val="en-US"/>
        </w:rPr>
      </w:pPr>
      <w:r w:rsidRPr="00AC23D4">
        <w:rPr>
          <w:b/>
          <w:lang w:val="en-US"/>
        </w:rPr>
        <w:t>ABSTRACT</w:t>
      </w:r>
    </w:p>
    <w:p w14:paraId="739E518E" w14:textId="77777777" w:rsidR="00D34FD8" w:rsidRPr="00AC23D4" w:rsidRDefault="00D34FD8" w:rsidP="00D34FD8">
      <w:pPr>
        <w:rPr>
          <w:lang w:val="en-US"/>
        </w:rPr>
      </w:pPr>
    </w:p>
    <w:p w14:paraId="3D9017EC" w14:textId="7E937F26" w:rsidR="00FE5BC1" w:rsidRPr="00AC23D4" w:rsidRDefault="00367627" w:rsidP="00D34FD8">
      <w:pPr>
        <w:rPr>
          <w:lang w:val="en-US"/>
        </w:rPr>
      </w:pPr>
      <w:r w:rsidRPr="00AC23D4">
        <w:rPr>
          <w:iCs/>
          <w:lang w:val="en-US"/>
        </w:rPr>
        <w:t xml:space="preserve">The </w:t>
      </w:r>
    </w:p>
    <w:p w14:paraId="2634F045" w14:textId="5843D6B1" w:rsidR="00D34FD8" w:rsidRPr="00AC23D4" w:rsidRDefault="00FE5BC1" w:rsidP="00D34FD8">
      <w:pPr>
        <w:rPr>
          <w:lang w:val="en-US"/>
        </w:rPr>
      </w:pPr>
      <w:r w:rsidRPr="00AC23D4">
        <w:rPr>
          <w:lang w:val="en-US"/>
        </w:rPr>
        <w:t xml:space="preserve"> </w:t>
      </w:r>
    </w:p>
    <w:p w14:paraId="57F24029" w14:textId="1D6ED7BB" w:rsidR="00D34FD8" w:rsidRPr="00AC23D4" w:rsidRDefault="00FE5BC1" w:rsidP="00D34FD8">
      <w:pPr>
        <w:rPr>
          <w:lang w:val="en-US"/>
        </w:rPr>
      </w:pPr>
      <w:r w:rsidRPr="00AC23D4">
        <w:rPr>
          <w:b/>
          <w:lang w:val="en-US"/>
        </w:rPr>
        <w:t>Keywords</w:t>
      </w:r>
      <w:r w:rsidR="00D34FD8" w:rsidRPr="00AC23D4">
        <w:rPr>
          <w:b/>
          <w:lang w:val="en-US"/>
        </w:rPr>
        <w:t>:</w:t>
      </w:r>
      <w:r w:rsidR="00D34FD8" w:rsidRPr="00AC23D4">
        <w:rPr>
          <w:lang w:val="en-US"/>
        </w:rPr>
        <w:t xml:space="preserve"> </w:t>
      </w:r>
      <w:r w:rsidR="00A4554A">
        <w:rPr>
          <w:lang w:val="en-US"/>
        </w:rPr>
        <w:t xml:space="preserve">big data, data transformation, data science, public hospital, </w:t>
      </w:r>
      <w:proofErr w:type="spellStart"/>
      <w:r w:rsidR="00A4554A">
        <w:rPr>
          <w:lang w:val="en-US"/>
        </w:rPr>
        <w:t>geolocalization</w:t>
      </w:r>
      <w:proofErr w:type="spellEnd"/>
      <w:r w:rsidR="00D34FD8" w:rsidRPr="00AC23D4">
        <w:rPr>
          <w:lang w:val="en-US"/>
        </w:rPr>
        <w:t>.</w:t>
      </w:r>
    </w:p>
    <w:p w14:paraId="03944E79" w14:textId="77777777" w:rsidR="00D34FD8" w:rsidRPr="00AC23D4" w:rsidRDefault="00D34FD8" w:rsidP="00D34FD8">
      <w:pPr>
        <w:rPr>
          <w:lang w:val="en-US"/>
        </w:rPr>
      </w:pPr>
    </w:p>
    <w:bookmarkEnd w:id="0"/>
    <w:p w14:paraId="6B9328CF" w14:textId="3FC8AF0D" w:rsidR="00D34FD8" w:rsidRPr="00AC23D4" w:rsidRDefault="00787353" w:rsidP="00D34FD8">
      <w:pPr>
        <w:rPr>
          <w:b/>
          <w:lang w:val="en-US"/>
        </w:rPr>
      </w:pPr>
      <w:r w:rsidRPr="00AC23D4">
        <w:rPr>
          <w:b/>
          <w:lang w:val="en-US"/>
        </w:rPr>
        <w:t>INTRODUCTION</w:t>
      </w:r>
    </w:p>
    <w:p w14:paraId="770CB58A" w14:textId="35D2C255" w:rsidR="00D34FD8" w:rsidRPr="00A17E73" w:rsidRDefault="00D34FD8" w:rsidP="00107EF9">
      <w:pPr>
        <w:rPr>
          <w:lang w:val="en-US"/>
        </w:rPr>
      </w:pPr>
      <w:r w:rsidRPr="00AC23D4">
        <w:rPr>
          <w:lang w:val="en-US"/>
        </w:rPr>
        <w:tab/>
      </w:r>
      <w:proofErr w:type="spellStart"/>
      <w:r w:rsidR="00027B48">
        <w:rPr>
          <w:lang w:val="en-US"/>
        </w:rPr>
        <w:t>Atualmente</w:t>
      </w:r>
      <w:proofErr w:type="spellEnd"/>
      <w:r w:rsidR="00027B48">
        <w:rPr>
          <w:lang w:val="en-US"/>
        </w:rPr>
        <w:t xml:space="preserve">,  </w:t>
      </w:r>
      <w:r w:rsidR="00F824A9">
        <w:rPr>
          <w:lang w:val="en-US"/>
        </w:rPr>
        <w:t xml:space="preserve"> </w:t>
      </w:r>
      <w:r w:rsidRPr="00A17E73">
        <w:rPr>
          <w:lang w:val="en-US"/>
        </w:rPr>
        <w:t xml:space="preserve"> </w:t>
      </w:r>
    </w:p>
    <w:p w14:paraId="22F9E0FB" w14:textId="3FB29A60" w:rsidR="00093284" w:rsidRPr="00A17E73" w:rsidRDefault="00D34FD8" w:rsidP="00E1284E">
      <w:pPr>
        <w:pStyle w:val="Ttulo2"/>
        <w:rPr>
          <w:lang w:val="en-US"/>
        </w:rPr>
      </w:pPr>
      <w:bookmarkStart w:id="1" w:name="_Toc498510188"/>
      <w:r w:rsidRPr="00A17E73">
        <w:rPr>
          <w:lang w:val="en-US"/>
        </w:rPr>
        <w:t>MATERIA</w:t>
      </w:r>
      <w:r w:rsidR="0082040D" w:rsidRPr="00A17E73">
        <w:rPr>
          <w:lang w:val="en-US"/>
        </w:rPr>
        <w:t>l</w:t>
      </w:r>
      <w:r w:rsidRPr="00A17E73">
        <w:rPr>
          <w:lang w:val="en-US"/>
        </w:rPr>
        <w:t xml:space="preserve">S </w:t>
      </w:r>
      <w:r w:rsidR="0082040D" w:rsidRPr="00A17E73">
        <w:rPr>
          <w:lang w:val="en-US"/>
        </w:rPr>
        <w:t>and methods</w:t>
      </w:r>
      <w:bookmarkEnd w:id="1"/>
    </w:p>
    <w:p w14:paraId="39B44F71" w14:textId="2ED7CFC8" w:rsidR="00A1416B" w:rsidRPr="00A17E73" w:rsidRDefault="00A1416B" w:rsidP="00A1416B">
      <w:pPr>
        <w:pStyle w:val="Ttulo3"/>
        <w:numPr>
          <w:ilvl w:val="0"/>
          <w:numId w:val="0"/>
        </w:numPr>
        <w:ind w:left="720"/>
        <w:rPr>
          <w:rFonts w:cs="Times New Roman"/>
          <w:b/>
          <w:szCs w:val="24"/>
          <w:lang w:val="en-US"/>
        </w:rPr>
      </w:pPr>
      <w:r>
        <w:rPr>
          <w:rFonts w:cs="Times New Roman"/>
          <w:b/>
          <w:szCs w:val="24"/>
          <w:lang w:val="en-US"/>
        </w:rPr>
        <w:t>Databases</w:t>
      </w:r>
      <w:r w:rsidR="000B1ED3">
        <w:rPr>
          <w:rFonts w:cs="Times New Roman"/>
          <w:b/>
          <w:szCs w:val="24"/>
          <w:lang w:val="en-US"/>
        </w:rPr>
        <w:t xml:space="preserve"> and services</w:t>
      </w:r>
    </w:p>
    <w:p w14:paraId="55586C74" w14:textId="742A1053" w:rsidR="00A1416B" w:rsidRPr="00A17E73" w:rsidRDefault="00027B48" w:rsidP="00A1416B">
      <w:pPr>
        <w:pStyle w:val="NormalWeb"/>
        <w:ind w:firstLine="851"/>
        <w:rPr>
          <w:lang w:val="en-US"/>
        </w:rPr>
      </w:pPr>
      <w:proofErr w:type="spellStart"/>
      <w:r>
        <w:rPr>
          <w:lang w:val="en-US"/>
        </w:rPr>
        <w:t>Foram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utilizados</w:t>
      </w:r>
      <w:proofErr w:type="spellEnd"/>
      <w:r>
        <w:rPr>
          <w:lang w:val="en-US"/>
        </w:rPr>
        <w:t xml:space="preserve"> para </w:t>
      </w:r>
      <w:proofErr w:type="spellStart"/>
      <w:r>
        <w:rPr>
          <w:lang w:val="en-US"/>
        </w:rPr>
        <w:t>desenvolver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essa</w:t>
      </w:r>
      <w:proofErr w:type="spellEnd"/>
      <w:r>
        <w:rPr>
          <w:lang w:val="en-US"/>
        </w:rPr>
        <w:t xml:space="preserve"> ferramenta a</w:t>
      </w:r>
      <w:r w:rsidR="000B1ED3">
        <w:rPr>
          <w:lang w:val="en-US"/>
        </w:rPr>
        <w:t xml:space="preserve">s </w:t>
      </w:r>
      <w:proofErr w:type="spellStart"/>
      <w:r w:rsidR="000B1ED3">
        <w:rPr>
          <w:lang w:val="en-US"/>
        </w:rPr>
        <w:t>seguintes</w:t>
      </w:r>
      <w:proofErr w:type="spellEnd"/>
      <w:r>
        <w:rPr>
          <w:lang w:val="en-US"/>
        </w:rPr>
        <w:t xml:space="preserve"> base</w:t>
      </w:r>
      <w:r w:rsidR="000B1ED3">
        <w:rPr>
          <w:lang w:val="en-US"/>
        </w:rPr>
        <w:t>s</w:t>
      </w:r>
      <w:r>
        <w:rPr>
          <w:lang w:val="en-US"/>
        </w:rPr>
        <w:t xml:space="preserve"> de dados </w:t>
      </w:r>
      <w:proofErr w:type="spellStart"/>
      <w:r>
        <w:rPr>
          <w:lang w:val="en-US"/>
        </w:rPr>
        <w:t>públicos</w:t>
      </w:r>
      <w:proofErr w:type="spellEnd"/>
      <w:r>
        <w:rPr>
          <w:lang w:val="en-US"/>
        </w:rPr>
        <w:t>: SIH (</w:t>
      </w:r>
      <w:r w:rsidRPr="00027B48">
        <w:rPr>
          <w:lang w:val="en-US"/>
        </w:rPr>
        <w:t xml:space="preserve">Sistema de </w:t>
      </w:r>
      <w:proofErr w:type="spellStart"/>
      <w:r w:rsidRPr="00027B48">
        <w:rPr>
          <w:lang w:val="en-US"/>
        </w:rPr>
        <w:t>Informações</w:t>
      </w:r>
      <w:proofErr w:type="spellEnd"/>
      <w:r w:rsidRPr="00027B48">
        <w:rPr>
          <w:lang w:val="en-US"/>
        </w:rPr>
        <w:t xml:space="preserve"> </w:t>
      </w:r>
      <w:proofErr w:type="spellStart"/>
      <w:r w:rsidRPr="00027B48">
        <w:rPr>
          <w:lang w:val="en-US"/>
        </w:rPr>
        <w:t>Hospitalares</w:t>
      </w:r>
      <w:proofErr w:type="spellEnd"/>
      <w:r>
        <w:rPr>
          <w:lang w:val="en-US"/>
        </w:rPr>
        <w:t>) e CNES (</w:t>
      </w:r>
      <w:proofErr w:type="spellStart"/>
      <w:r w:rsidRPr="00027B48">
        <w:rPr>
          <w:lang w:val="en-US"/>
        </w:rPr>
        <w:t>Cadastro</w:t>
      </w:r>
      <w:proofErr w:type="spellEnd"/>
      <w:r w:rsidRPr="00027B48">
        <w:rPr>
          <w:lang w:val="en-US"/>
        </w:rPr>
        <w:t xml:space="preserve"> Nacional de </w:t>
      </w:r>
      <w:proofErr w:type="spellStart"/>
      <w:r w:rsidRPr="00027B48">
        <w:rPr>
          <w:lang w:val="en-US"/>
        </w:rPr>
        <w:t>Estabelecimentos</w:t>
      </w:r>
      <w:proofErr w:type="spellEnd"/>
      <w:r w:rsidRPr="00027B48">
        <w:rPr>
          <w:lang w:val="en-US"/>
        </w:rPr>
        <w:t xml:space="preserve"> de </w:t>
      </w:r>
      <w:proofErr w:type="spellStart"/>
      <w:r w:rsidRPr="00027B48">
        <w:rPr>
          <w:lang w:val="en-US"/>
        </w:rPr>
        <w:t>Saúde</w:t>
      </w:r>
      <w:proofErr w:type="spellEnd"/>
      <w:r>
        <w:rPr>
          <w:lang w:val="en-US"/>
        </w:rPr>
        <w:t>).</w:t>
      </w:r>
      <w:r w:rsidR="000B1ED3">
        <w:rPr>
          <w:lang w:val="en-US"/>
        </w:rPr>
        <w:t xml:space="preserve"> </w:t>
      </w:r>
      <w:r w:rsidR="00FD661C">
        <w:rPr>
          <w:lang w:val="en-US"/>
        </w:rPr>
        <w:t xml:space="preserve">Para </w:t>
      </w:r>
      <w:proofErr w:type="spellStart"/>
      <w:r w:rsidR="00FD661C">
        <w:rPr>
          <w:lang w:val="en-US"/>
        </w:rPr>
        <w:t>realizar</w:t>
      </w:r>
      <w:proofErr w:type="spellEnd"/>
      <w:r w:rsidR="00FD661C">
        <w:rPr>
          <w:lang w:val="en-US"/>
        </w:rPr>
        <w:t xml:space="preserve"> </w:t>
      </w:r>
      <w:proofErr w:type="gramStart"/>
      <w:r w:rsidR="00FD661C">
        <w:rPr>
          <w:lang w:val="en-US"/>
        </w:rPr>
        <w:t>a</w:t>
      </w:r>
      <w:proofErr w:type="gramEnd"/>
      <w:r w:rsidR="00FD661C">
        <w:rPr>
          <w:lang w:val="en-US"/>
        </w:rPr>
        <w:t xml:space="preserve"> </w:t>
      </w:r>
      <w:proofErr w:type="spellStart"/>
      <w:r w:rsidR="00FD661C">
        <w:rPr>
          <w:lang w:val="en-US"/>
        </w:rPr>
        <w:t>integração</w:t>
      </w:r>
      <w:proofErr w:type="spellEnd"/>
      <w:r w:rsidR="00FD661C">
        <w:rPr>
          <w:lang w:val="en-US"/>
        </w:rPr>
        <w:t xml:space="preserve"> entre as bases, </w:t>
      </w:r>
      <w:proofErr w:type="spellStart"/>
      <w:r w:rsidR="00FD661C">
        <w:rPr>
          <w:lang w:val="en-US"/>
        </w:rPr>
        <w:t>foi</w:t>
      </w:r>
      <w:proofErr w:type="spellEnd"/>
      <w:r w:rsidR="00FD661C">
        <w:rPr>
          <w:lang w:val="en-US"/>
        </w:rPr>
        <w:t xml:space="preserve"> </w:t>
      </w:r>
      <w:proofErr w:type="spellStart"/>
      <w:r w:rsidR="00FD661C">
        <w:rPr>
          <w:lang w:val="en-US"/>
        </w:rPr>
        <w:t>utilizado</w:t>
      </w:r>
      <w:proofErr w:type="spellEnd"/>
      <w:r w:rsidR="00FD661C">
        <w:rPr>
          <w:lang w:val="en-US"/>
        </w:rPr>
        <w:t xml:space="preserve"> scripts </w:t>
      </w:r>
      <w:proofErr w:type="spellStart"/>
      <w:r w:rsidR="00FD661C">
        <w:rPr>
          <w:lang w:val="en-US"/>
        </w:rPr>
        <w:t>em</w:t>
      </w:r>
      <w:proofErr w:type="spellEnd"/>
      <w:r w:rsidR="00FD661C">
        <w:rPr>
          <w:lang w:val="en-US"/>
        </w:rPr>
        <w:t xml:space="preserve"> R com o R Studio (</w:t>
      </w:r>
      <w:r w:rsidR="000B1ED3" w:rsidRPr="000B1ED3">
        <w:rPr>
          <w:lang w:val="en-US"/>
        </w:rPr>
        <w:t>https://www.rstudio.com/</w:t>
      </w:r>
      <w:r w:rsidR="00FD661C">
        <w:rPr>
          <w:lang w:val="en-US"/>
        </w:rPr>
        <w:t>).</w:t>
      </w:r>
      <w:r w:rsidR="000B1ED3">
        <w:rPr>
          <w:lang w:val="en-US"/>
        </w:rPr>
        <w:t xml:space="preserve"> O </w:t>
      </w:r>
      <w:proofErr w:type="spellStart"/>
      <w:r w:rsidR="000B1ED3">
        <w:rPr>
          <w:lang w:val="en-US"/>
        </w:rPr>
        <w:t>serviço</w:t>
      </w:r>
      <w:proofErr w:type="spellEnd"/>
      <w:r w:rsidR="000B1ED3">
        <w:rPr>
          <w:lang w:val="en-US"/>
        </w:rPr>
        <w:t xml:space="preserve"> do Google Maps</w:t>
      </w:r>
      <w:r w:rsidR="00224586">
        <w:rPr>
          <w:lang w:val="en-US"/>
        </w:rPr>
        <w:t xml:space="preserve"> (</w:t>
      </w:r>
      <w:r w:rsidR="00224586" w:rsidRPr="00224586">
        <w:rPr>
          <w:lang w:val="en-US"/>
        </w:rPr>
        <w:t>https://www.google.com.br/maps</w:t>
      </w:r>
      <w:r w:rsidR="00224586">
        <w:rPr>
          <w:lang w:val="en-US"/>
        </w:rPr>
        <w:t>)</w:t>
      </w:r>
      <w:r w:rsidR="000B1ED3">
        <w:rPr>
          <w:lang w:val="en-US"/>
        </w:rPr>
        <w:t xml:space="preserve"> </w:t>
      </w:r>
      <w:proofErr w:type="spellStart"/>
      <w:r w:rsidR="000B1ED3">
        <w:rPr>
          <w:lang w:val="en-US"/>
        </w:rPr>
        <w:t>foi</w:t>
      </w:r>
      <w:proofErr w:type="spellEnd"/>
      <w:r w:rsidR="000B1ED3">
        <w:rPr>
          <w:lang w:val="en-US"/>
        </w:rPr>
        <w:t xml:space="preserve"> </w:t>
      </w:r>
      <w:proofErr w:type="spellStart"/>
      <w:r w:rsidR="000B1ED3">
        <w:rPr>
          <w:lang w:val="en-US"/>
        </w:rPr>
        <w:t>integrado</w:t>
      </w:r>
      <w:proofErr w:type="spellEnd"/>
      <w:r w:rsidR="000B1ED3">
        <w:rPr>
          <w:lang w:val="en-US"/>
        </w:rPr>
        <w:t xml:space="preserve"> </w:t>
      </w:r>
      <w:proofErr w:type="gramStart"/>
      <w:r w:rsidR="000B1ED3">
        <w:rPr>
          <w:lang w:val="en-US"/>
        </w:rPr>
        <w:t>a</w:t>
      </w:r>
      <w:proofErr w:type="gramEnd"/>
      <w:r w:rsidR="000B1ED3">
        <w:rPr>
          <w:lang w:val="en-US"/>
        </w:rPr>
        <w:t xml:space="preserve"> </w:t>
      </w:r>
      <w:proofErr w:type="spellStart"/>
      <w:r w:rsidR="000B1ED3">
        <w:rPr>
          <w:lang w:val="en-US"/>
        </w:rPr>
        <w:t>análise</w:t>
      </w:r>
      <w:proofErr w:type="spellEnd"/>
      <w:r w:rsidR="000B1ED3">
        <w:rPr>
          <w:lang w:val="en-US"/>
        </w:rPr>
        <w:t xml:space="preserve"> para </w:t>
      </w:r>
      <w:proofErr w:type="spellStart"/>
      <w:r w:rsidR="000B1ED3">
        <w:rPr>
          <w:lang w:val="en-US"/>
        </w:rPr>
        <w:t>georeferenciar</w:t>
      </w:r>
      <w:proofErr w:type="spellEnd"/>
      <w:r w:rsidR="000B1ED3">
        <w:rPr>
          <w:lang w:val="en-US"/>
        </w:rPr>
        <w:t xml:space="preserve"> as bases.</w:t>
      </w:r>
    </w:p>
    <w:p w14:paraId="5A49990F" w14:textId="16B8058D" w:rsidR="00D34FD8" w:rsidRPr="00A17E73" w:rsidRDefault="00A1416B" w:rsidP="00D34FD8">
      <w:pPr>
        <w:pStyle w:val="Ttulo3"/>
        <w:numPr>
          <w:ilvl w:val="0"/>
          <w:numId w:val="0"/>
        </w:numPr>
        <w:ind w:left="720"/>
        <w:rPr>
          <w:rFonts w:cs="Times New Roman"/>
          <w:b/>
          <w:szCs w:val="24"/>
          <w:lang w:val="en-US"/>
        </w:rPr>
      </w:pPr>
      <w:r>
        <w:rPr>
          <w:rFonts w:cs="Times New Roman"/>
          <w:b/>
          <w:szCs w:val="24"/>
          <w:lang w:val="en-US"/>
        </w:rPr>
        <w:lastRenderedPageBreak/>
        <w:t>Extraction and data transformation</w:t>
      </w:r>
    </w:p>
    <w:p w14:paraId="5481BBB3" w14:textId="6B7085FE" w:rsidR="00D34FD8" w:rsidRDefault="00D34FD8" w:rsidP="00D34FD8">
      <w:pPr>
        <w:pStyle w:val="NormalWeb"/>
        <w:ind w:firstLine="851"/>
        <w:rPr>
          <w:lang w:val="en-US"/>
        </w:rPr>
      </w:pPr>
      <w:bookmarkStart w:id="2" w:name="_GoBack"/>
      <w:bookmarkEnd w:id="2"/>
    </w:p>
    <w:p w14:paraId="42E0A4A9" w14:textId="0219ED32" w:rsidR="00A1416B" w:rsidRPr="00A17E73" w:rsidRDefault="00A1416B" w:rsidP="00A1416B">
      <w:pPr>
        <w:pStyle w:val="Ttulo3"/>
        <w:numPr>
          <w:ilvl w:val="0"/>
          <w:numId w:val="0"/>
        </w:numPr>
        <w:ind w:left="720"/>
        <w:rPr>
          <w:rFonts w:cs="Times New Roman"/>
          <w:b/>
          <w:szCs w:val="24"/>
          <w:lang w:val="en-US"/>
        </w:rPr>
      </w:pPr>
      <w:r>
        <w:rPr>
          <w:rFonts w:cs="Times New Roman"/>
          <w:b/>
          <w:szCs w:val="24"/>
          <w:lang w:val="en-US"/>
        </w:rPr>
        <w:t xml:space="preserve">Data Visualization </w:t>
      </w:r>
    </w:p>
    <w:p w14:paraId="74F05458" w14:textId="3F19C86D" w:rsidR="00A1416B" w:rsidRPr="00A17E73" w:rsidRDefault="00A1416B" w:rsidP="00A1416B">
      <w:pPr>
        <w:pStyle w:val="NormalWeb"/>
        <w:ind w:firstLine="851"/>
        <w:rPr>
          <w:lang w:val="en-US"/>
        </w:rPr>
      </w:pPr>
      <w:r w:rsidRPr="00A17E73">
        <w:rPr>
          <w:lang w:val="en-US"/>
        </w:rPr>
        <w:t xml:space="preserve">Based </w:t>
      </w:r>
      <w:r w:rsidRPr="00A17E73">
        <w:rPr>
          <w:noProof/>
          <w:lang w:val="en-US"/>
        </w:rPr>
        <w:t>on</w:t>
      </w:r>
      <w:r w:rsidRPr="00A17E73">
        <w:rPr>
          <w:lang w:val="en-US"/>
        </w:rPr>
        <w:t xml:space="preserve"> </w:t>
      </w:r>
      <w:proofErr w:type="spellStart"/>
      <w:r w:rsidRPr="00A17E73">
        <w:rPr>
          <w:lang w:val="en-US"/>
        </w:rPr>
        <w:t>RegaDB</w:t>
      </w:r>
      <w:proofErr w:type="spellEnd"/>
    </w:p>
    <w:p w14:paraId="485238B6" w14:textId="3A932D04" w:rsidR="00D34FD8" w:rsidRPr="00C83C39" w:rsidRDefault="00FE2113" w:rsidP="00D34FD8">
      <w:pPr>
        <w:pStyle w:val="Ttulo2"/>
        <w:rPr>
          <w:lang w:val="en-US"/>
        </w:rPr>
      </w:pPr>
      <w:r>
        <w:t>RESULTS</w:t>
      </w:r>
    </w:p>
    <w:p w14:paraId="15567EC7" w14:textId="050B8C80" w:rsidR="00D34FD8" w:rsidRPr="00C83C39" w:rsidRDefault="00FE2113" w:rsidP="00D34FD8">
      <w:pPr>
        <w:pStyle w:val="Ttulo3"/>
        <w:numPr>
          <w:ilvl w:val="0"/>
          <w:numId w:val="0"/>
        </w:numPr>
        <w:ind w:left="720"/>
        <w:rPr>
          <w:rFonts w:cs="Times New Roman"/>
          <w:b/>
          <w:szCs w:val="24"/>
          <w:lang w:val="en-US"/>
        </w:rPr>
      </w:pPr>
      <w:bookmarkStart w:id="3" w:name="_Toc498510194"/>
      <w:r w:rsidRPr="00C83C39">
        <w:rPr>
          <w:rFonts w:cs="Times New Roman"/>
          <w:b/>
          <w:szCs w:val="24"/>
          <w:lang w:val="en-US"/>
        </w:rPr>
        <w:t>T</w:t>
      </w:r>
      <w:r w:rsidR="00E51181" w:rsidRPr="00C83C39">
        <w:rPr>
          <w:rFonts w:cs="Times New Roman"/>
          <w:b/>
          <w:szCs w:val="24"/>
          <w:lang w:val="en-US"/>
        </w:rPr>
        <w:t xml:space="preserve">he </w:t>
      </w:r>
      <w:proofErr w:type="spellStart"/>
      <w:r w:rsidR="00D34FD8" w:rsidRPr="00C83C39">
        <w:rPr>
          <w:rFonts w:cs="Times New Roman"/>
          <w:b/>
          <w:szCs w:val="24"/>
          <w:lang w:val="en-US"/>
        </w:rPr>
        <w:t>RegaDB</w:t>
      </w:r>
      <w:proofErr w:type="spellEnd"/>
      <w:r w:rsidR="00D34FD8" w:rsidRPr="00C83C39">
        <w:rPr>
          <w:rFonts w:cs="Times New Roman"/>
          <w:b/>
          <w:szCs w:val="24"/>
          <w:lang w:val="en-US"/>
        </w:rPr>
        <w:t xml:space="preserve"> Leishmaniasis</w:t>
      </w:r>
      <w:bookmarkEnd w:id="3"/>
    </w:p>
    <w:p w14:paraId="0C85E8D5" w14:textId="24975144" w:rsidR="005127D4" w:rsidRPr="007F2BBF" w:rsidRDefault="00D34FD8" w:rsidP="007940C4">
      <w:pPr>
        <w:pStyle w:val="NormalWeb"/>
      </w:pPr>
      <w:r w:rsidRPr="00C83C39">
        <w:rPr>
          <w:lang w:val="en-US"/>
        </w:rPr>
        <w:tab/>
      </w:r>
      <w:r w:rsidR="00274190" w:rsidRPr="00C83C39">
        <w:rPr>
          <w:lang w:val="en-US"/>
        </w:rPr>
        <w:t>T</w:t>
      </w:r>
      <w:r w:rsidR="004B0698" w:rsidRPr="00C83C39">
        <w:rPr>
          <w:lang w:val="en-US"/>
        </w:rPr>
        <w:t xml:space="preserve">he main goal of this </w:t>
      </w:r>
    </w:p>
    <w:p w14:paraId="0841E7FB" w14:textId="77777777" w:rsidR="00D34FD8" w:rsidRPr="00D67632" w:rsidRDefault="00D34FD8" w:rsidP="00D34FD8">
      <w:pPr>
        <w:pStyle w:val="Ttulo2"/>
        <w:rPr>
          <w:lang w:val="en-US"/>
        </w:rPr>
      </w:pPr>
      <w:r w:rsidRPr="00D67632">
        <w:rPr>
          <w:lang w:val="en-US"/>
        </w:rPr>
        <w:t>referências</w:t>
      </w:r>
    </w:p>
    <w:p w14:paraId="13F413EC" w14:textId="15ACEFD2" w:rsidR="00F824A9" w:rsidRPr="00F824A9" w:rsidRDefault="00D34FD8" w:rsidP="00F824A9">
      <w:pPr>
        <w:widowControl w:val="0"/>
        <w:autoSpaceDE w:val="0"/>
        <w:autoSpaceDN w:val="0"/>
        <w:adjustRightInd w:val="0"/>
        <w:rPr>
          <w:noProof/>
        </w:rPr>
      </w:pPr>
      <w:r w:rsidRPr="00D67632">
        <w:rPr>
          <w:lang w:val="en-US"/>
        </w:rPr>
        <w:fldChar w:fldCharType="begin" w:fldLock="1"/>
      </w:r>
      <w:r w:rsidRPr="00D67632">
        <w:rPr>
          <w:lang w:val="en-US"/>
        </w:rPr>
        <w:instrText xml:space="preserve">ADDIN Mendeley Bibliography CSL_BIBLIOGRAPHY </w:instrText>
      </w:r>
      <w:r w:rsidRPr="00D67632">
        <w:rPr>
          <w:lang w:val="en-US"/>
        </w:rPr>
        <w:fldChar w:fldCharType="separate"/>
      </w:r>
      <w:r w:rsidR="00F824A9" w:rsidRPr="00F824A9">
        <w:rPr>
          <w:noProof/>
        </w:rPr>
        <w:t>Use the "Insert Citation" button to add citations to this document.</w:t>
      </w:r>
    </w:p>
    <w:p w14:paraId="0576E96A" w14:textId="77777777" w:rsidR="00D34FD8" w:rsidRPr="00D67632" w:rsidRDefault="00D34FD8">
      <w:pPr>
        <w:rPr>
          <w:lang w:val="en-US"/>
        </w:rPr>
      </w:pPr>
      <w:r w:rsidRPr="00D67632">
        <w:rPr>
          <w:lang w:val="en-US"/>
        </w:rPr>
        <w:fldChar w:fldCharType="end"/>
      </w:r>
    </w:p>
    <w:sectPr w:rsidR="00D34FD8" w:rsidRPr="00D67632" w:rsidSect="003F1595">
      <w:footerReference w:type="default" r:id="rId8"/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B24F0A2" w14:textId="77777777" w:rsidR="00CB6F06" w:rsidRDefault="00CB6F06" w:rsidP="00AC70F1">
      <w:pPr>
        <w:spacing w:line="240" w:lineRule="auto"/>
      </w:pPr>
      <w:r>
        <w:separator/>
      </w:r>
    </w:p>
  </w:endnote>
  <w:endnote w:type="continuationSeparator" w:id="0">
    <w:p w14:paraId="2E38979F" w14:textId="77777777" w:rsidR="00CB6F06" w:rsidRDefault="00CB6F06" w:rsidP="00AC70F1">
      <w:pPr>
        <w:spacing w:line="240" w:lineRule="auto"/>
      </w:pPr>
      <w:r>
        <w:continuationSeparator/>
      </w:r>
    </w:p>
  </w:endnote>
  <w:endnote w:type="continuationNotice" w:id="1">
    <w:p w14:paraId="23FA2E86" w14:textId="77777777" w:rsidR="00CB6F06" w:rsidRDefault="00CB6F06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341392635"/>
      <w:docPartObj>
        <w:docPartGallery w:val="Page Numbers (Bottom of Page)"/>
        <w:docPartUnique/>
      </w:docPartObj>
    </w:sdtPr>
    <w:sdtEndPr/>
    <w:sdtContent>
      <w:p w14:paraId="30D61BF2" w14:textId="5428C77E" w:rsidR="00AC70F1" w:rsidRDefault="00AC70F1">
        <w:pPr>
          <w:pStyle w:val="Rodap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02F5FC72" w14:textId="77777777" w:rsidR="00AC70F1" w:rsidRDefault="00AC70F1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9855FAB" w14:textId="77777777" w:rsidR="00CB6F06" w:rsidRDefault="00CB6F06" w:rsidP="00AC70F1">
      <w:pPr>
        <w:spacing w:line="240" w:lineRule="auto"/>
      </w:pPr>
      <w:r>
        <w:separator/>
      </w:r>
    </w:p>
  </w:footnote>
  <w:footnote w:type="continuationSeparator" w:id="0">
    <w:p w14:paraId="0C2AE703" w14:textId="77777777" w:rsidR="00CB6F06" w:rsidRDefault="00CB6F06" w:rsidP="00AC70F1">
      <w:pPr>
        <w:spacing w:line="240" w:lineRule="auto"/>
      </w:pPr>
      <w:r>
        <w:continuationSeparator/>
      </w:r>
    </w:p>
  </w:footnote>
  <w:footnote w:type="continuationNotice" w:id="1">
    <w:p w14:paraId="78B8D776" w14:textId="77777777" w:rsidR="00CB6F06" w:rsidRDefault="00CB6F06">
      <w:pPr>
        <w:spacing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A494A6A"/>
    <w:multiLevelType w:val="multilevel"/>
    <w:tmpl w:val="87DA40C4"/>
    <w:lvl w:ilvl="0">
      <w:start w:val="1"/>
      <w:numFmt w:val="decimal"/>
      <w:pStyle w:val="Ttulo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412" w:hanging="576"/>
      </w:pPr>
      <w:rPr>
        <w:rFonts w:ascii="Times New Roman" w:hAnsi="Times New Roman" w:cs="Times New Roman"/>
        <w:b w:val="0"/>
        <w:bCs w:val="0"/>
        <w:i w:val="0"/>
        <w:iCs w:val="0"/>
        <w:caps w:val="0"/>
        <w:smallCaps w:val="0"/>
        <w:strike w:val="0"/>
        <w:dstrike w:val="0"/>
        <w:noProof w:val="0"/>
        <w:snapToGrid w:val="0"/>
        <w:vanish w:val="0"/>
        <w:color w:val="000000"/>
        <w:spacing w:val="0"/>
        <w:w w:val="0"/>
        <w:kern w:val="0"/>
        <w:position w:val="0"/>
        <w:szCs w:val="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2">
      <w:start w:val="1"/>
      <w:numFmt w:val="decimal"/>
      <w:pStyle w:val="Ttulo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Ttulo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Ttulo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  <w:rPr>
        <w:rFonts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hyphenationZone w:val="425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0Mzc0MTCytDAztzA0MDFT0lEKTi0uzszPAykwqQUAZllUoywAAAA="/>
  </w:docVars>
  <w:rsids>
    <w:rsidRoot w:val="00D34FD8"/>
    <w:rsid w:val="000043E4"/>
    <w:rsid w:val="000058B7"/>
    <w:rsid w:val="000132EB"/>
    <w:rsid w:val="00014BDF"/>
    <w:rsid w:val="000214FD"/>
    <w:rsid w:val="00023E55"/>
    <w:rsid w:val="00025BD7"/>
    <w:rsid w:val="00027B48"/>
    <w:rsid w:val="000319CB"/>
    <w:rsid w:val="00037F08"/>
    <w:rsid w:val="00047FA9"/>
    <w:rsid w:val="00052841"/>
    <w:rsid w:val="000566ED"/>
    <w:rsid w:val="00056CF6"/>
    <w:rsid w:val="0006090C"/>
    <w:rsid w:val="000634B3"/>
    <w:rsid w:val="00066B30"/>
    <w:rsid w:val="00067E45"/>
    <w:rsid w:val="0008506A"/>
    <w:rsid w:val="00086C25"/>
    <w:rsid w:val="00091F77"/>
    <w:rsid w:val="00093284"/>
    <w:rsid w:val="000933D3"/>
    <w:rsid w:val="00094BBF"/>
    <w:rsid w:val="000A3CEA"/>
    <w:rsid w:val="000B1ED3"/>
    <w:rsid w:val="000B70A0"/>
    <w:rsid w:val="000C09B0"/>
    <w:rsid w:val="000C1B05"/>
    <w:rsid w:val="000C5B18"/>
    <w:rsid w:val="000C6221"/>
    <w:rsid w:val="000D08C7"/>
    <w:rsid w:val="000D09AC"/>
    <w:rsid w:val="000D1732"/>
    <w:rsid w:val="000D3413"/>
    <w:rsid w:val="000D64B7"/>
    <w:rsid w:val="000E2FDF"/>
    <w:rsid w:val="000F5387"/>
    <w:rsid w:val="001056DB"/>
    <w:rsid w:val="00107EF9"/>
    <w:rsid w:val="001135A3"/>
    <w:rsid w:val="00113F5D"/>
    <w:rsid w:val="001202F5"/>
    <w:rsid w:val="001343C9"/>
    <w:rsid w:val="0013633A"/>
    <w:rsid w:val="00150661"/>
    <w:rsid w:val="00155019"/>
    <w:rsid w:val="0015690B"/>
    <w:rsid w:val="00157275"/>
    <w:rsid w:val="00165340"/>
    <w:rsid w:val="0017145F"/>
    <w:rsid w:val="00186E6F"/>
    <w:rsid w:val="00194611"/>
    <w:rsid w:val="001A2374"/>
    <w:rsid w:val="001B1BCB"/>
    <w:rsid w:val="001B3D39"/>
    <w:rsid w:val="001B5236"/>
    <w:rsid w:val="001B6CE9"/>
    <w:rsid w:val="001C6CBE"/>
    <w:rsid w:val="001D46C3"/>
    <w:rsid w:val="001D5C9B"/>
    <w:rsid w:val="001D6B65"/>
    <w:rsid w:val="001D79BC"/>
    <w:rsid w:val="001D7E3C"/>
    <w:rsid w:val="001E00E3"/>
    <w:rsid w:val="001E0CDB"/>
    <w:rsid w:val="001E44AA"/>
    <w:rsid w:val="0020533E"/>
    <w:rsid w:val="002114B3"/>
    <w:rsid w:val="002126F3"/>
    <w:rsid w:val="00212973"/>
    <w:rsid w:val="002138C8"/>
    <w:rsid w:val="002152F2"/>
    <w:rsid w:val="00224586"/>
    <w:rsid w:val="002252D2"/>
    <w:rsid w:val="00225FFD"/>
    <w:rsid w:val="00232408"/>
    <w:rsid w:val="00235218"/>
    <w:rsid w:val="00241F3A"/>
    <w:rsid w:val="00242DCC"/>
    <w:rsid w:val="00242F8F"/>
    <w:rsid w:val="002456AC"/>
    <w:rsid w:val="00247EA5"/>
    <w:rsid w:val="0026273B"/>
    <w:rsid w:val="00266605"/>
    <w:rsid w:val="00267F76"/>
    <w:rsid w:val="00274190"/>
    <w:rsid w:val="002910F8"/>
    <w:rsid w:val="0029114E"/>
    <w:rsid w:val="00291B32"/>
    <w:rsid w:val="002A3E44"/>
    <w:rsid w:val="002A61B2"/>
    <w:rsid w:val="002C58FA"/>
    <w:rsid w:val="002D00F0"/>
    <w:rsid w:val="002D1DE3"/>
    <w:rsid w:val="002D5EA0"/>
    <w:rsid w:val="002E5F29"/>
    <w:rsid w:val="002F192C"/>
    <w:rsid w:val="002F2637"/>
    <w:rsid w:val="002F5CBC"/>
    <w:rsid w:val="003023D3"/>
    <w:rsid w:val="0030458E"/>
    <w:rsid w:val="003052EB"/>
    <w:rsid w:val="00305899"/>
    <w:rsid w:val="00311F88"/>
    <w:rsid w:val="003126BE"/>
    <w:rsid w:val="00314260"/>
    <w:rsid w:val="00320516"/>
    <w:rsid w:val="003248A3"/>
    <w:rsid w:val="00327E07"/>
    <w:rsid w:val="00336330"/>
    <w:rsid w:val="00341429"/>
    <w:rsid w:val="00342E6D"/>
    <w:rsid w:val="0035129E"/>
    <w:rsid w:val="003517E8"/>
    <w:rsid w:val="00363295"/>
    <w:rsid w:val="00367627"/>
    <w:rsid w:val="003744AF"/>
    <w:rsid w:val="00374860"/>
    <w:rsid w:val="00375918"/>
    <w:rsid w:val="00377B7A"/>
    <w:rsid w:val="00380122"/>
    <w:rsid w:val="00381AB4"/>
    <w:rsid w:val="003824BC"/>
    <w:rsid w:val="003872BE"/>
    <w:rsid w:val="003A1FFE"/>
    <w:rsid w:val="003A308D"/>
    <w:rsid w:val="003B358F"/>
    <w:rsid w:val="003C7364"/>
    <w:rsid w:val="003D09CF"/>
    <w:rsid w:val="003D2370"/>
    <w:rsid w:val="003E1E51"/>
    <w:rsid w:val="003F116D"/>
    <w:rsid w:val="003F1595"/>
    <w:rsid w:val="003F3B92"/>
    <w:rsid w:val="00403EE4"/>
    <w:rsid w:val="0040523C"/>
    <w:rsid w:val="004102C0"/>
    <w:rsid w:val="00410D2E"/>
    <w:rsid w:val="00424362"/>
    <w:rsid w:val="004334E3"/>
    <w:rsid w:val="00444D51"/>
    <w:rsid w:val="00452B46"/>
    <w:rsid w:val="00456526"/>
    <w:rsid w:val="004738FD"/>
    <w:rsid w:val="004A651B"/>
    <w:rsid w:val="004A6779"/>
    <w:rsid w:val="004B00FE"/>
    <w:rsid w:val="004B0698"/>
    <w:rsid w:val="004B25D5"/>
    <w:rsid w:val="004C2FEB"/>
    <w:rsid w:val="004C7F68"/>
    <w:rsid w:val="004D2E74"/>
    <w:rsid w:val="004D4BC7"/>
    <w:rsid w:val="004E5FD0"/>
    <w:rsid w:val="00500FFA"/>
    <w:rsid w:val="00501B5E"/>
    <w:rsid w:val="0050583E"/>
    <w:rsid w:val="00505DC1"/>
    <w:rsid w:val="0050616D"/>
    <w:rsid w:val="0050632C"/>
    <w:rsid w:val="005079F2"/>
    <w:rsid w:val="00507A08"/>
    <w:rsid w:val="005127D4"/>
    <w:rsid w:val="00515B31"/>
    <w:rsid w:val="00524557"/>
    <w:rsid w:val="00541F6F"/>
    <w:rsid w:val="00542690"/>
    <w:rsid w:val="00542BB3"/>
    <w:rsid w:val="00546D98"/>
    <w:rsid w:val="00550165"/>
    <w:rsid w:val="00550E69"/>
    <w:rsid w:val="00550F94"/>
    <w:rsid w:val="00562124"/>
    <w:rsid w:val="0056595B"/>
    <w:rsid w:val="00572648"/>
    <w:rsid w:val="005753C1"/>
    <w:rsid w:val="005833D6"/>
    <w:rsid w:val="00591BF5"/>
    <w:rsid w:val="00594F97"/>
    <w:rsid w:val="00595EAD"/>
    <w:rsid w:val="005A46A0"/>
    <w:rsid w:val="005B0152"/>
    <w:rsid w:val="005C3D4E"/>
    <w:rsid w:val="005D2CE7"/>
    <w:rsid w:val="005D4521"/>
    <w:rsid w:val="005D480F"/>
    <w:rsid w:val="005E0E23"/>
    <w:rsid w:val="005E244D"/>
    <w:rsid w:val="005E39CB"/>
    <w:rsid w:val="005E6EAD"/>
    <w:rsid w:val="005F0C71"/>
    <w:rsid w:val="005F6EB4"/>
    <w:rsid w:val="005F792A"/>
    <w:rsid w:val="00604138"/>
    <w:rsid w:val="006048C9"/>
    <w:rsid w:val="006152B8"/>
    <w:rsid w:val="00621892"/>
    <w:rsid w:val="0062496D"/>
    <w:rsid w:val="00637203"/>
    <w:rsid w:val="00637D4B"/>
    <w:rsid w:val="00644E1B"/>
    <w:rsid w:val="00647C56"/>
    <w:rsid w:val="00657043"/>
    <w:rsid w:val="006612D6"/>
    <w:rsid w:val="00665FD0"/>
    <w:rsid w:val="00672AB3"/>
    <w:rsid w:val="00674922"/>
    <w:rsid w:val="00681B0B"/>
    <w:rsid w:val="00686E83"/>
    <w:rsid w:val="00692867"/>
    <w:rsid w:val="0069534C"/>
    <w:rsid w:val="006A7ECC"/>
    <w:rsid w:val="006B030E"/>
    <w:rsid w:val="006B17D9"/>
    <w:rsid w:val="006C3F62"/>
    <w:rsid w:val="006C6813"/>
    <w:rsid w:val="006C7D47"/>
    <w:rsid w:val="006D4BE7"/>
    <w:rsid w:val="006E0AAB"/>
    <w:rsid w:val="006E420E"/>
    <w:rsid w:val="006F137E"/>
    <w:rsid w:val="006F1E3A"/>
    <w:rsid w:val="006F225C"/>
    <w:rsid w:val="00700220"/>
    <w:rsid w:val="00700C8F"/>
    <w:rsid w:val="00732C4B"/>
    <w:rsid w:val="00741960"/>
    <w:rsid w:val="007449B5"/>
    <w:rsid w:val="0076753F"/>
    <w:rsid w:val="00767E7F"/>
    <w:rsid w:val="0077432F"/>
    <w:rsid w:val="00775A24"/>
    <w:rsid w:val="00777ADE"/>
    <w:rsid w:val="00781287"/>
    <w:rsid w:val="00786D3E"/>
    <w:rsid w:val="00787353"/>
    <w:rsid w:val="00792E3B"/>
    <w:rsid w:val="007940C4"/>
    <w:rsid w:val="0079756E"/>
    <w:rsid w:val="007A4DCD"/>
    <w:rsid w:val="007B7500"/>
    <w:rsid w:val="007C0C3C"/>
    <w:rsid w:val="007C0C57"/>
    <w:rsid w:val="007C4EF8"/>
    <w:rsid w:val="007D76DE"/>
    <w:rsid w:val="007D7DA3"/>
    <w:rsid w:val="007E19D9"/>
    <w:rsid w:val="007F2BBF"/>
    <w:rsid w:val="007F4BF2"/>
    <w:rsid w:val="007F5BD7"/>
    <w:rsid w:val="00800726"/>
    <w:rsid w:val="00800992"/>
    <w:rsid w:val="00801D09"/>
    <w:rsid w:val="008061D0"/>
    <w:rsid w:val="0082040D"/>
    <w:rsid w:val="008359D4"/>
    <w:rsid w:val="008362F0"/>
    <w:rsid w:val="008369C1"/>
    <w:rsid w:val="00851874"/>
    <w:rsid w:val="00884945"/>
    <w:rsid w:val="008850AC"/>
    <w:rsid w:val="00891E95"/>
    <w:rsid w:val="00896A6B"/>
    <w:rsid w:val="008A126D"/>
    <w:rsid w:val="008A6D91"/>
    <w:rsid w:val="008B1753"/>
    <w:rsid w:val="008B4E83"/>
    <w:rsid w:val="008C079B"/>
    <w:rsid w:val="008D6946"/>
    <w:rsid w:val="008D7A8D"/>
    <w:rsid w:val="008E1AD5"/>
    <w:rsid w:val="008E2B71"/>
    <w:rsid w:val="008E393C"/>
    <w:rsid w:val="008F1E87"/>
    <w:rsid w:val="00900113"/>
    <w:rsid w:val="0090219D"/>
    <w:rsid w:val="00907CC4"/>
    <w:rsid w:val="00913A29"/>
    <w:rsid w:val="009209A6"/>
    <w:rsid w:val="00925DC5"/>
    <w:rsid w:val="00926D0A"/>
    <w:rsid w:val="009339F8"/>
    <w:rsid w:val="00945EC6"/>
    <w:rsid w:val="009460BF"/>
    <w:rsid w:val="00954A51"/>
    <w:rsid w:val="00954BFB"/>
    <w:rsid w:val="00957057"/>
    <w:rsid w:val="009575BD"/>
    <w:rsid w:val="00963046"/>
    <w:rsid w:val="009667A5"/>
    <w:rsid w:val="00975798"/>
    <w:rsid w:val="009778C4"/>
    <w:rsid w:val="0098122A"/>
    <w:rsid w:val="00981B3A"/>
    <w:rsid w:val="00992DB1"/>
    <w:rsid w:val="00995E9B"/>
    <w:rsid w:val="0099680D"/>
    <w:rsid w:val="009A089E"/>
    <w:rsid w:val="009A6053"/>
    <w:rsid w:val="009B0895"/>
    <w:rsid w:val="009B465B"/>
    <w:rsid w:val="009B4D4F"/>
    <w:rsid w:val="009C46A9"/>
    <w:rsid w:val="009D071B"/>
    <w:rsid w:val="009D28D0"/>
    <w:rsid w:val="009F2ED0"/>
    <w:rsid w:val="009F4051"/>
    <w:rsid w:val="009F480B"/>
    <w:rsid w:val="009F730E"/>
    <w:rsid w:val="00A03169"/>
    <w:rsid w:val="00A113D1"/>
    <w:rsid w:val="00A13099"/>
    <w:rsid w:val="00A1416B"/>
    <w:rsid w:val="00A17E73"/>
    <w:rsid w:val="00A23432"/>
    <w:rsid w:val="00A244B1"/>
    <w:rsid w:val="00A312F3"/>
    <w:rsid w:val="00A3755D"/>
    <w:rsid w:val="00A40F0A"/>
    <w:rsid w:val="00A4554A"/>
    <w:rsid w:val="00A55663"/>
    <w:rsid w:val="00A67257"/>
    <w:rsid w:val="00A67F0E"/>
    <w:rsid w:val="00A70795"/>
    <w:rsid w:val="00A75E1A"/>
    <w:rsid w:val="00A76206"/>
    <w:rsid w:val="00A80271"/>
    <w:rsid w:val="00A82D61"/>
    <w:rsid w:val="00A8649F"/>
    <w:rsid w:val="00A9258E"/>
    <w:rsid w:val="00A928C6"/>
    <w:rsid w:val="00AA2D37"/>
    <w:rsid w:val="00AA544F"/>
    <w:rsid w:val="00AA5ACB"/>
    <w:rsid w:val="00AA7E76"/>
    <w:rsid w:val="00AB6363"/>
    <w:rsid w:val="00AC0F45"/>
    <w:rsid w:val="00AC23D4"/>
    <w:rsid w:val="00AC2BD0"/>
    <w:rsid w:val="00AC70F1"/>
    <w:rsid w:val="00AD2D68"/>
    <w:rsid w:val="00AE1428"/>
    <w:rsid w:val="00AE33C6"/>
    <w:rsid w:val="00AE56BB"/>
    <w:rsid w:val="00AF1A68"/>
    <w:rsid w:val="00B049F8"/>
    <w:rsid w:val="00B1095A"/>
    <w:rsid w:val="00B139F4"/>
    <w:rsid w:val="00B146AC"/>
    <w:rsid w:val="00B20272"/>
    <w:rsid w:val="00B236DB"/>
    <w:rsid w:val="00B408D5"/>
    <w:rsid w:val="00B438D2"/>
    <w:rsid w:val="00B52421"/>
    <w:rsid w:val="00B52EBF"/>
    <w:rsid w:val="00B53AD1"/>
    <w:rsid w:val="00B54F03"/>
    <w:rsid w:val="00B56E5B"/>
    <w:rsid w:val="00B672D3"/>
    <w:rsid w:val="00B67340"/>
    <w:rsid w:val="00B70F18"/>
    <w:rsid w:val="00B74C06"/>
    <w:rsid w:val="00B761BA"/>
    <w:rsid w:val="00B77B9F"/>
    <w:rsid w:val="00B84E9A"/>
    <w:rsid w:val="00B8595B"/>
    <w:rsid w:val="00B90068"/>
    <w:rsid w:val="00B911B7"/>
    <w:rsid w:val="00B91AF2"/>
    <w:rsid w:val="00BA304A"/>
    <w:rsid w:val="00BC6498"/>
    <w:rsid w:val="00BD1717"/>
    <w:rsid w:val="00BE0978"/>
    <w:rsid w:val="00BE5199"/>
    <w:rsid w:val="00BE57C4"/>
    <w:rsid w:val="00C0091B"/>
    <w:rsid w:val="00C00DCD"/>
    <w:rsid w:val="00C03FC9"/>
    <w:rsid w:val="00C10829"/>
    <w:rsid w:val="00C126A8"/>
    <w:rsid w:val="00C146C4"/>
    <w:rsid w:val="00C2602E"/>
    <w:rsid w:val="00C336EB"/>
    <w:rsid w:val="00C4331D"/>
    <w:rsid w:val="00C5230D"/>
    <w:rsid w:val="00C53B5B"/>
    <w:rsid w:val="00C5495D"/>
    <w:rsid w:val="00C639E1"/>
    <w:rsid w:val="00C70A67"/>
    <w:rsid w:val="00C7234C"/>
    <w:rsid w:val="00C7485F"/>
    <w:rsid w:val="00C81A59"/>
    <w:rsid w:val="00C81C32"/>
    <w:rsid w:val="00C83C39"/>
    <w:rsid w:val="00C90A71"/>
    <w:rsid w:val="00C90E4D"/>
    <w:rsid w:val="00C95559"/>
    <w:rsid w:val="00CA1D8D"/>
    <w:rsid w:val="00CA2A03"/>
    <w:rsid w:val="00CB3A43"/>
    <w:rsid w:val="00CB6F06"/>
    <w:rsid w:val="00CB70B8"/>
    <w:rsid w:val="00CD05D8"/>
    <w:rsid w:val="00CD4BDF"/>
    <w:rsid w:val="00CD7EC1"/>
    <w:rsid w:val="00CF2C2F"/>
    <w:rsid w:val="00CF373C"/>
    <w:rsid w:val="00CF7644"/>
    <w:rsid w:val="00D145A8"/>
    <w:rsid w:val="00D25256"/>
    <w:rsid w:val="00D31E19"/>
    <w:rsid w:val="00D34FD8"/>
    <w:rsid w:val="00D40065"/>
    <w:rsid w:val="00D54CE4"/>
    <w:rsid w:val="00D62C79"/>
    <w:rsid w:val="00D67632"/>
    <w:rsid w:val="00D716C9"/>
    <w:rsid w:val="00D76505"/>
    <w:rsid w:val="00D76CDA"/>
    <w:rsid w:val="00D83D0E"/>
    <w:rsid w:val="00D83D4B"/>
    <w:rsid w:val="00D85B0D"/>
    <w:rsid w:val="00DA2C93"/>
    <w:rsid w:val="00DA5934"/>
    <w:rsid w:val="00DB55D5"/>
    <w:rsid w:val="00DD61B9"/>
    <w:rsid w:val="00DE0368"/>
    <w:rsid w:val="00DF3F11"/>
    <w:rsid w:val="00DF6D4A"/>
    <w:rsid w:val="00E1284E"/>
    <w:rsid w:val="00E24146"/>
    <w:rsid w:val="00E30A53"/>
    <w:rsid w:val="00E4150D"/>
    <w:rsid w:val="00E443CA"/>
    <w:rsid w:val="00E51181"/>
    <w:rsid w:val="00E60BD1"/>
    <w:rsid w:val="00E6303F"/>
    <w:rsid w:val="00E6617D"/>
    <w:rsid w:val="00E663C7"/>
    <w:rsid w:val="00E679BC"/>
    <w:rsid w:val="00E74EBC"/>
    <w:rsid w:val="00E75563"/>
    <w:rsid w:val="00E8379F"/>
    <w:rsid w:val="00E87DCD"/>
    <w:rsid w:val="00EA65AE"/>
    <w:rsid w:val="00EB18F6"/>
    <w:rsid w:val="00EC12C8"/>
    <w:rsid w:val="00EC4045"/>
    <w:rsid w:val="00EC7545"/>
    <w:rsid w:val="00EE0B22"/>
    <w:rsid w:val="00EE6FE2"/>
    <w:rsid w:val="00F01B90"/>
    <w:rsid w:val="00F0521F"/>
    <w:rsid w:val="00F073EC"/>
    <w:rsid w:val="00F14F7D"/>
    <w:rsid w:val="00F15496"/>
    <w:rsid w:val="00F15F2F"/>
    <w:rsid w:val="00F30759"/>
    <w:rsid w:val="00F314BA"/>
    <w:rsid w:val="00F32C3D"/>
    <w:rsid w:val="00F352B3"/>
    <w:rsid w:val="00F52217"/>
    <w:rsid w:val="00F5368F"/>
    <w:rsid w:val="00F60A7E"/>
    <w:rsid w:val="00F67E5C"/>
    <w:rsid w:val="00F80266"/>
    <w:rsid w:val="00F824A9"/>
    <w:rsid w:val="00F87743"/>
    <w:rsid w:val="00F945A4"/>
    <w:rsid w:val="00FA5D42"/>
    <w:rsid w:val="00FA6B4D"/>
    <w:rsid w:val="00FA79C3"/>
    <w:rsid w:val="00FB2305"/>
    <w:rsid w:val="00FB2AA6"/>
    <w:rsid w:val="00FB435E"/>
    <w:rsid w:val="00FC7900"/>
    <w:rsid w:val="00FC7B5C"/>
    <w:rsid w:val="00FC7CD2"/>
    <w:rsid w:val="00FD25E3"/>
    <w:rsid w:val="00FD33F4"/>
    <w:rsid w:val="00FD661C"/>
    <w:rsid w:val="00FE2113"/>
    <w:rsid w:val="00FE4598"/>
    <w:rsid w:val="00FE5561"/>
    <w:rsid w:val="00FE5BC1"/>
    <w:rsid w:val="00FF72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 w:eastAsia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20EB1051"/>
  <w15:chartTrackingRefBased/>
  <w15:docId w15:val="{22EEB962-32A3-4AB1-B159-6E59BB7353C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Times New Roman" w:hAnsi="Times New Roman" w:cs="Times New Roman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D34FD8"/>
    <w:pPr>
      <w:tabs>
        <w:tab w:val="left" w:pos="851"/>
      </w:tabs>
      <w:spacing w:after="0" w:line="360" w:lineRule="auto"/>
      <w:jc w:val="both"/>
    </w:pPr>
    <w:rPr>
      <w:rFonts w:ascii="Times New Roman"/>
      <w:sz w:val="24"/>
      <w:szCs w:val="24"/>
      <w:lang w:val="pt-BR"/>
    </w:rPr>
  </w:style>
  <w:style w:type="paragraph" w:styleId="Ttulo1">
    <w:name w:val="heading 1"/>
    <w:basedOn w:val="Normal"/>
    <w:next w:val="Normal"/>
    <w:link w:val="Ttulo1Char"/>
    <w:autoRedefine/>
    <w:uiPriority w:val="99"/>
    <w:qFormat/>
    <w:rsid w:val="00D34FD8"/>
    <w:pPr>
      <w:keepNext/>
      <w:pageBreakBefore/>
      <w:numPr>
        <w:numId w:val="1"/>
      </w:numPr>
      <w:tabs>
        <w:tab w:val="clear" w:pos="851"/>
      </w:tabs>
      <w:spacing w:after="480" w:line="240" w:lineRule="auto"/>
      <w:outlineLvl w:val="0"/>
    </w:pPr>
    <w:rPr>
      <w:rFonts w:cs="Arial"/>
      <w:b/>
      <w:bCs/>
      <w:caps/>
      <w:kern w:val="32"/>
    </w:rPr>
  </w:style>
  <w:style w:type="paragraph" w:styleId="Ttulo2">
    <w:name w:val="heading 2"/>
    <w:basedOn w:val="Normal"/>
    <w:next w:val="Normal"/>
    <w:link w:val="Ttulo2Char"/>
    <w:autoRedefine/>
    <w:uiPriority w:val="99"/>
    <w:qFormat/>
    <w:rsid w:val="00D34FD8"/>
    <w:pPr>
      <w:keepNext/>
      <w:tabs>
        <w:tab w:val="clear" w:pos="851"/>
      </w:tabs>
      <w:spacing w:before="480" w:after="360" w:line="240" w:lineRule="auto"/>
      <w:ind w:left="567" w:hanging="567"/>
      <w:outlineLvl w:val="1"/>
    </w:pPr>
    <w:rPr>
      <w:rFonts w:cs="Arial"/>
      <w:b/>
      <w:bCs/>
      <w:iCs/>
      <w:caps/>
    </w:rPr>
  </w:style>
  <w:style w:type="paragraph" w:styleId="Ttulo3">
    <w:name w:val="heading 3"/>
    <w:basedOn w:val="Normal"/>
    <w:next w:val="Normal"/>
    <w:link w:val="Ttulo3Char"/>
    <w:uiPriority w:val="99"/>
    <w:qFormat/>
    <w:rsid w:val="00D34FD8"/>
    <w:pPr>
      <w:keepNext/>
      <w:numPr>
        <w:ilvl w:val="2"/>
        <w:numId w:val="1"/>
      </w:numPr>
      <w:tabs>
        <w:tab w:val="clear" w:pos="851"/>
      </w:tabs>
      <w:spacing w:before="480" w:after="360" w:line="240" w:lineRule="auto"/>
      <w:outlineLvl w:val="2"/>
    </w:pPr>
    <w:rPr>
      <w:rFonts w:cs="Arial"/>
      <w:bCs/>
      <w:szCs w:val="26"/>
    </w:rPr>
  </w:style>
  <w:style w:type="paragraph" w:styleId="Ttulo4">
    <w:name w:val="heading 4"/>
    <w:basedOn w:val="Normal"/>
    <w:next w:val="Normal"/>
    <w:link w:val="Ttulo4Char"/>
    <w:uiPriority w:val="99"/>
    <w:qFormat/>
    <w:rsid w:val="00D34FD8"/>
    <w:pPr>
      <w:keepNext/>
      <w:numPr>
        <w:ilvl w:val="3"/>
        <w:numId w:val="1"/>
      </w:numPr>
      <w:tabs>
        <w:tab w:val="clear" w:pos="851"/>
      </w:tabs>
      <w:spacing w:before="480" w:after="360" w:line="240" w:lineRule="auto"/>
      <w:outlineLvl w:val="3"/>
    </w:pPr>
    <w:rPr>
      <w:bCs/>
      <w:szCs w:val="28"/>
    </w:rPr>
  </w:style>
  <w:style w:type="paragraph" w:styleId="Ttulo5">
    <w:name w:val="heading 5"/>
    <w:basedOn w:val="Normal"/>
    <w:next w:val="Normal"/>
    <w:link w:val="Ttulo5Char"/>
    <w:uiPriority w:val="99"/>
    <w:qFormat/>
    <w:rsid w:val="00D34FD8"/>
    <w:pPr>
      <w:keepNext/>
      <w:numPr>
        <w:ilvl w:val="4"/>
        <w:numId w:val="1"/>
      </w:numPr>
      <w:tabs>
        <w:tab w:val="clear" w:pos="851"/>
      </w:tabs>
      <w:spacing w:before="480" w:after="360" w:line="240" w:lineRule="auto"/>
      <w:outlineLvl w:val="4"/>
    </w:pPr>
    <w:rPr>
      <w:bCs/>
      <w:iCs/>
      <w:szCs w:val="26"/>
    </w:rPr>
  </w:style>
  <w:style w:type="paragraph" w:styleId="Ttulo6">
    <w:name w:val="heading 6"/>
    <w:basedOn w:val="Normal"/>
    <w:next w:val="Normal"/>
    <w:link w:val="Ttulo6Char"/>
    <w:uiPriority w:val="99"/>
    <w:qFormat/>
    <w:rsid w:val="00D34FD8"/>
    <w:pPr>
      <w:keepNext/>
      <w:numPr>
        <w:ilvl w:val="5"/>
        <w:numId w:val="1"/>
      </w:numPr>
      <w:tabs>
        <w:tab w:val="clear" w:pos="851"/>
      </w:tabs>
      <w:spacing w:before="480" w:after="360" w:line="240" w:lineRule="auto"/>
      <w:outlineLvl w:val="5"/>
    </w:pPr>
    <w:rPr>
      <w:bCs/>
      <w:szCs w:val="22"/>
    </w:rPr>
  </w:style>
  <w:style w:type="paragraph" w:styleId="Ttulo7">
    <w:name w:val="heading 7"/>
    <w:basedOn w:val="Normal"/>
    <w:next w:val="Normal"/>
    <w:link w:val="Ttulo7Char"/>
    <w:uiPriority w:val="99"/>
    <w:qFormat/>
    <w:rsid w:val="00D34FD8"/>
    <w:pPr>
      <w:keepNext/>
      <w:numPr>
        <w:ilvl w:val="6"/>
        <w:numId w:val="1"/>
      </w:numPr>
      <w:tabs>
        <w:tab w:val="clear" w:pos="851"/>
      </w:tabs>
      <w:spacing w:before="480" w:after="360" w:line="240" w:lineRule="auto"/>
      <w:outlineLvl w:val="6"/>
    </w:pPr>
  </w:style>
  <w:style w:type="paragraph" w:styleId="Ttulo8">
    <w:name w:val="heading 8"/>
    <w:basedOn w:val="Normal"/>
    <w:next w:val="Normal"/>
    <w:link w:val="Ttulo8Char"/>
    <w:uiPriority w:val="99"/>
    <w:qFormat/>
    <w:rsid w:val="00D34FD8"/>
    <w:pPr>
      <w:keepNext/>
      <w:numPr>
        <w:ilvl w:val="7"/>
        <w:numId w:val="1"/>
      </w:numPr>
      <w:tabs>
        <w:tab w:val="clear" w:pos="851"/>
      </w:tabs>
      <w:spacing w:before="480" w:after="360" w:line="240" w:lineRule="auto"/>
      <w:outlineLvl w:val="7"/>
    </w:pPr>
    <w:rPr>
      <w:iCs/>
    </w:rPr>
  </w:style>
  <w:style w:type="paragraph" w:styleId="Ttulo9">
    <w:name w:val="heading 9"/>
    <w:basedOn w:val="Normal"/>
    <w:next w:val="Normal"/>
    <w:link w:val="Ttulo9Char"/>
    <w:uiPriority w:val="99"/>
    <w:qFormat/>
    <w:rsid w:val="00D34FD8"/>
    <w:pPr>
      <w:keepNext/>
      <w:numPr>
        <w:ilvl w:val="8"/>
        <w:numId w:val="1"/>
      </w:numPr>
      <w:tabs>
        <w:tab w:val="clear" w:pos="851"/>
      </w:tabs>
      <w:spacing w:before="480" w:after="360" w:line="240" w:lineRule="auto"/>
      <w:outlineLvl w:val="8"/>
    </w:pPr>
    <w:rPr>
      <w:rFonts w:cs="Arial"/>
      <w:szCs w:val="22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Ttulo1Char">
    <w:name w:val="Título 1 Char"/>
    <w:basedOn w:val="Fontepargpadro"/>
    <w:link w:val="Ttulo1"/>
    <w:uiPriority w:val="99"/>
    <w:rsid w:val="00D34FD8"/>
    <w:rPr>
      <w:rFonts w:ascii="Times New Roman" w:cs="Arial"/>
      <w:b/>
      <w:bCs/>
      <w:caps/>
      <w:kern w:val="32"/>
      <w:sz w:val="24"/>
      <w:szCs w:val="24"/>
      <w:lang w:val="pt-BR"/>
    </w:rPr>
  </w:style>
  <w:style w:type="character" w:customStyle="1" w:styleId="Ttulo2Char">
    <w:name w:val="Título 2 Char"/>
    <w:basedOn w:val="Fontepargpadro"/>
    <w:link w:val="Ttulo2"/>
    <w:uiPriority w:val="99"/>
    <w:rsid w:val="00D34FD8"/>
    <w:rPr>
      <w:rFonts w:ascii="Times New Roman" w:cs="Arial"/>
      <w:b/>
      <w:bCs/>
      <w:iCs/>
      <w:caps/>
      <w:sz w:val="24"/>
      <w:szCs w:val="24"/>
      <w:lang w:val="pt-BR"/>
    </w:rPr>
  </w:style>
  <w:style w:type="character" w:customStyle="1" w:styleId="Ttulo3Char">
    <w:name w:val="Título 3 Char"/>
    <w:basedOn w:val="Fontepargpadro"/>
    <w:link w:val="Ttulo3"/>
    <w:uiPriority w:val="99"/>
    <w:rsid w:val="00D34FD8"/>
    <w:rPr>
      <w:rFonts w:ascii="Times New Roman" w:cs="Arial"/>
      <w:bCs/>
      <w:sz w:val="24"/>
      <w:szCs w:val="26"/>
      <w:lang w:val="pt-BR"/>
    </w:rPr>
  </w:style>
  <w:style w:type="character" w:customStyle="1" w:styleId="Ttulo4Char">
    <w:name w:val="Título 4 Char"/>
    <w:basedOn w:val="Fontepargpadro"/>
    <w:link w:val="Ttulo4"/>
    <w:uiPriority w:val="99"/>
    <w:rsid w:val="00D34FD8"/>
    <w:rPr>
      <w:rFonts w:ascii="Times New Roman"/>
      <w:bCs/>
      <w:sz w:val="24"/>
      <w:szCs w:val="28"/>
      <w:lang w:val="pt-BR"/>
    </w:rPr>
  </w:style>
  <w:style w:type="character" w:customStyle="1" w:styleId="Ttulo5Char">
    <w:name w:val="Título 5 Char"/>
    <w:basedOn w:val="Fontepargpadro"/>
    <w:link w:val="Ttulo5"/>
    <w:uiPriority w:val="99"/>
    <w:rsid w:val="00D34FD8"/>
    <w:rPr>
      <w:rFonts w:ascii="Times New Roman"/>
      <w:bCs/>
      <w:iCs/>
      <w:sz w:val="24"/>
      <w:szCs w:val="26"/>
      <w:lang w:val="pt-BR"/>
    </w:rPr>
  </w:style>
  <w:style w:type="character" w:customStyle="1" w:styleId="Ttulo6Char">
    <w:name w:val="Título 6 Char"/>
    <w:basedOn w:val="Fontepargpadro"/>
    <w:link w:val="Ttulo6"/>
    <w:uiPriority w:val="99"/>
    <w:rsid w:val="00D34FD8"/>
    <w:rPr>
      <w:rFonts w:ascii="Times New Roman"/>
      <w:bCs/>
      <w:sz w:val="24"/>
      <w:lang w:val="pt-BR"/>
    </w:rPr>
  </w:style>
  <w:style w:type="character" w:customStyle="1" w:styleId="Ttulo7Char">
    <w:name w:val="Título 7 Char"/>
    <w:basedOn w:val="Fontepargpadro"/>
    <w:link w:val="Ttulo7"/>
    <w:uiPriority w:val="99"/>
    <w:rsid w:val="00D34FD8"/>
    <w:rPr>
      <w:rFonts w:ascii="Times New Roman"/>
      <w:sz w:val="24"/>
      <w:szCs w:val="24"/>
      <w:lang w:val="pt-BR"/>
    </w:rPr>
  </w:style>
  <w:style w:type="character" w:customStyle="1" w:styleId="Ttulo8Char">
    <w:name w:val="Título 8 Char"/>
    <w:basedOn w:val="Fontepargpadro"/>
    <w:link w:val="Ttulo8"/>
    <w:uiPriority w:val="99"/>
    <w:rsid w:val="00D34FD8"/>
    <w:rPr>
      <w:rFonts w:ascii="Times New Roman"/>
      <w:iCs/>
      <w:sz w:val="24"/>
      <w:szCs w:val="24"/>
      <w:lang w:val="pt-BR"/>
    </w:rPr>
  </w:style>
  <w:style w:type="character" w:customStyle="1" w:styleId="Ttulo9Char">
    <w:name w:val="Título 9 Char"/>
    <w:basedOn w:val="Fontepargpadro"/>
    <w:link w:val="Ttulo9"/>
    <w:uiPriority w:val="99"/>
    <w:rsid w:val="00D34FD8"/>
    <w:rPr>
      <w:rFonts w:ascii="Times New Roman" w:cs="Arial"/>
      <w:sz w:val="24"/>
      <w:lang w:val="pt-BR"/>
    </w:rPr>
  </w:style>
  <w:style w:type="paragraph" w:styleId="NormalWeb">
    <w:name w:val="Normal (Web)"/>
    <w:basedOn w:val="Normal"/>
    <w:uiPriority w:val="99"/>
    <w:rsid w:val="00D34FD8"/>
  </w:style>
  <w:style w:type="paragraph" w:styleId="Legenda">
    <w:name w:val="caption"/>
    <w:basedOn w:val="Normal"/>
    <w:next w:val="Normal"/>
    <w:uiPriority w:val="99"/>
    <w:qFormat/>
    <w:rsid w:val="00D34FD8"/>
    <w:pPr>
      <w:spacing w:line="240" w:lineRule="auto"/>
      <w:ind w:left="1304" w:hanging="1304"/>
    </w:pPr>
    <w:rPr>
      <w:bCs/>
      <w:caps/>
    </w:rPr>
  </w:style>
  <w:style w:type="paragraph" w:customStyle="1" w:styleId="FolhadeRostodosCaptulos">
    <w:name w:val="Folha de Rosto dos Capítulos"/>
    <w:basedOn w:val="Normal"/>
    <w:rsid w:val="00D34FD8"/>
    <w:pPr>
      <w:spacing w:before="12000"/>
      <w:ind w:right="567"/>
      <w:jc w:val="right"/>
    </w:pPr>
    <w:rPr>
      <w:b/>
      <w:caps/>
      <w:sz w:val="32"/>
    </w:rPr>
  </w:style>
  <w:style w:type="character" w:styleId="Hyperlink">
    <w:name w:val="Hyperlink"/>
    <w:basedOn w:val="Fontepargpadro"/>
    <w:unhideWhenUsed/>
    <w:rsid w:val="00D34FD8"/>
    <w:rPr>
      <w:color w:val="0000FF"/>
      <w:u w:val="single"/>
    </w:rPr>
  </w:style>
  <w:style w:type="character" w:customStyle="1" w:styleId="hps">
    <w:name w:val="hps"/>
    <w:basedOn w:val="Fontepargpadro"/>
    <w:rsid w:val="00D34FD8"/>
  </w:style>
  <w:style w:type="character" w:styleId="MenoPendente">
    <w:name w:val="Unresolved Mention"/>
    <w:basedOn w:val="Fontepargpadro"/>
    <w:uiPriority w:val="99"/>
    <w:semiHidden/>
    <w:unhideWhenUsed/>
    <w:rsid w:val="00700220"/>
    <w:rPr>
      <w:color w:val="808080"/>
      <w:shd w:val="clear" w:color="auto" w:fill="E6E6E6"/>
    </w:rPr>
  </w:style>
  <w:style w:type="paragraph" w:styleId="Cabealho">
    <w:name w:val="header"/>
    <w:basedOn w:val="Normal"/>
    <w:link w:val="CabealhoChar"/>
    <w:uiPriority w:val="99"/>
    <w:unhideWhenUsed/>
    <w:rsid w:val="00AC70F1"/>
    <w:pPr>
      <w:tabs>
        <w:tab w:val="clear" w:pos="851"/>
        <w:tab w:val="center" w:pos="4252"/>
        <w:tab w:val="right" w:pos="8504"/>
      </w:tabs>
      <w:spacing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AC70F1"/>
    <w:rPr>
      <w:rFonts w:ascii="Times New Roman"/>
      <w:sz w:val="24"/>
      <w:szCs w:val="24"/>
      <w:lang w:val="pt-BR"/>
    </w:rPr>
  </w:style>
  <w:style w:type="paragraph" w:styleId="Rodap">
    <w:name w:val="footer"/>
    <w:basedOn w:val="Normal"/>
    <w:link w:val="RodapChar"/>
    <w:uiPriority w:val="99"/>
    <w:unhideWhenUsed/>
    <w:rsid w:val="00AC70F1"/>
    <w:pPr>
      <w:tabs>
        <w:tab w:val="clear" w:pos="851"/>
        <w:tab w:val="center" w:pos="4252"/>
        <w:tab w:val="right" w:pos="8504"/>
      </w:tabs>
      <w:spacing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AC70F1"/>
    <w:rPr>
      <w:rFonts w:ascii="Times New Roman"/>
      <w:sz w:val="24"/>
      <w:szCs w:val="24"/>
      <w:lang w:val="pt-BR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9276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577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81655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9458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971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355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2952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5853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276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8954C0C-E533-4FC0-B3A8-46C83D00865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977</TotalTime>
  <Pages>2</Pages>
  <Words>230</Words>
  <Characters>1242</Characters>
  <Application>Microsoft Office Word</Application>
  <DocSecurity>0</DocSecurity>
  <Lines>10</Lines>
  <Paragraphs>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elipe Torres</dc:creator>
  <cp:keywords/>
  <dc:description/>
  <cp:lastModifiedBy>Felipe Torres</cp:lastModifiedBy>
  <cp:revision>457</cp:revision>
  <dcterms:created xsi:type="dcterms:W3CDTF">2017-12-10T14:24:00Z</dcterms:created>
  <dcterms:modified xsi:type="dcterms:W3CDTF">2018-05-24T16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a012276-8ac2-3b8d-af2f-721fb96099cf</vt:lpwstr>
  </property>
  <property fmtid="{D5CDD505-2E9C-101B-9397-08002B2CF9AE}" pid="4" name="Mendeley Citation Style_1">
    <vt:lpwstr>http://www.zotero.org/styles/associacao-brasileira-de-normas-tecnicas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associacao-brasileira-de-normas-tecnicas</vt:lpwstr>
  </property>
  <property fmtid="{D5CDD505-2E9C-101B-9397-08002B2CF9AE}" pid="12" name="Mendeley Recent Style Name 3_1">
    <vt:lpwstr>Associação Brasileira de Normas Técnicas (Portuguese - Brazil)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